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56515E" w14:textId="77777777" w:rsidR="00725672" w:rsidRDefault="00725672" w:rsidP="00725672">
      <w:pPr>
        <w:rPr>
          <w:rFonts w:ascii="Times New Roman" w:hAnsi="Times New Roman"/>
        </w:rPr>
      </w:pPr>
    </w:p>
    <w:p w14:paraId="31BE4F30" w14:textId="476252C9" w:rsidR="00C5195D" w:rsidRDefault="00EE1D21" w:rsidP="00725672">
      <w:pPr>
        <w:pStyle w:val="Title"/>
      </w:pPr>
      <w:r>
        <w:t>Testing for genetic interactions with imperfect information about additive causal effects</w:t>
      </w:r>
    </w:p>
    <w:p w14:paraId="197CF3DE" w14:textId="108A77E1" w:rsidR="0087352A" w:rsidRDefault="0087352A" w:rsidP="00574337">
      <w:pPr>
        <w:pStyle w:val="BodyText"/>
      </w:pPr>
      <w:bookmarkStart w:id="0" w:name="abstract"/>
      <w:r w:rsidRPr="0087352A">
        <w:t>Gibran Hemani</w:t>
      </w:r>
      <w:r>
        <w:rPr>
          <w:vertAlign w:val="superscript"/>
        </w:rPr>
        <w:t>1,</w:t>
      </w:r>
      <w:r w:rsidRPr="0087352A">
        <w:t>*, Joseph E. Powell</w:t>
      </w:r>
      <w:r>
        <w:rPr>
          <w:vertAlign w:val="superscript"/>
        </w:rPr>
        <w:t>2,3,</w:t>
      </w:r>
      <w:r w:rsidRPr="0087352A">
        <w:t xml:space="preserve">*, </w:t>
      </w:r>
      <w:proofErr w:type="spellStart"/>
      <w:r w:rsidRPr="0087352A">
        <w:t>Huanwei</w:t>
      </w:r>
      <w:proofErr w:type="spellEnd"/>
      <w:r w:rsidRPr="0087352A">
        <w:t xml:space="preserve"> Wang</w:t>
      </w:r>
      <w:r>
        <w:rPr>
          <w:vertAlign w:val="superscript"/>
        </w:rPr>
        <w:t>4</w:t>
      </w:r>
      <w:r w:rsidRPr="0087352A">
        <w:t xml:space="preserve">, Konstantin </w:t>
      </w:r>
      <w:proofErr w:type="spellStart"/>
      <w:r w:rsidRPr="0087352A">
        <w:t>Shakhbazov</w:t>
      </w:r>
      <w:proofErr w:type="spellEnd"/>
      <w:r w:rsidRPr="0087352A">
        <w:t>, Harm-Jan Westra</w:t>
      </w:r>
      <w:r>
        <w:rPr>
          <w:vertAlign w:val="superscript"/>
        </w:rPr>
        <w:t>5</w:t>
      </w:r>
      <w:r w:rsidRPr="0087352A">
        <w:t xml:space="preserve">, </w:t>
      </w:r>
      <w:proofErr w:type="spellStart"/>
      <w:r w:rsidRPr="0087352A">
        <w:t>Tonu</w:t>
      </w:r>
      <w:proofErr w:type="spellEnd"/>
      <w:r w:rsidRPr="0087352A">
        <w:t xml:space="preserve"> Esko</w:t>
      </w:r>
      <w:r>
        <w:rPr>
          <w:vertAlign w:val="superscript"/>
        </w:rPr>
        <w:t>6,7,8</w:t>
      </w:r>
      <w:r w:rsidRPr="0087352A">
        <w:t>, Anjali K. Henders</w:t>
      </w:r>
      <w:r w:rsidR="00795585">
        <w:rPr>
          <w:vertAlign w:val="superscript"/>
        </w:rPr>
        <w:t>4</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proofErr w:type="spellStart"/>
      <w:r w:rsidRPr="005727FA">
        <w:rPr>
          <w:lang w:val="en-GB"/>
        </w:rPr>
        <w:t>Garvan</w:t>
      </w:r>
      <w:proofErr w:type="spellEnd"/>
      <w:r w:rsidRPr="005727FA">
        <w:rPr>
          <w:lang w:val="en-GB"/>
        </w:rPr>
        <w:t xml:space="preserve">-Weizmann Centre for Cellular Genomics, </w:t>
      </w:r>
      <w:proofErr w:type="spellStart"/>
      <w:r w:rsidRPr="005727FA">
        <w:rPr>
          <w:lang w:val="en-GB"/>
        </w:rPr>
        <w:t>Garvan</w:t>
      </w:r>
      <w:proofErr w:type="spellEnd"/>
      <w:r w:rsidRPr="005727FA">
        <w:rPr>
          <w:lang w:val="en-GB"/>
        </w:rPr>
        <w:t xml:space="preserve">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 xml:space="preserve">Department of Genetics, University Medical </w:t>
      </w:r>
      <w:proofErr w:type="spellStart"/>
      <w:r w:rsidRPr="0087352A">
        <w:rPr>
          <w:lang w:val="en-GB"/>
        </w:rPr>
        <w:t>Center</w:t>
      </w:r>
      <w:proofErr w:type="spellEnd"/>
      <w:r w:rsidRPr="0087352A">
        <w:rPr>
          <w:lang w:val="en-GB"/>
        </w:rPr>
        <w:t xml:space="preserve"> Groningen, University of Groningen, </w:t>
      </w:r>
      <w:proofErr w:type="spellStart"/>
      <w:r w:rsidRPr="0087352A">
        <w:rPr>
          <w:lang w:val="en-GB"/>
        </w:rPr>
        <w:t>Hanzeplein</w:t>
      </w:r>
      <w:proofErr w:type="spellEnd"/>
      <w:r w:rsidRPr="0087352A">
        <w:rPr>
          <w:lang w:val="en-GB"/>
        </w:rPr>
        <w:t xml:space="preserve"> 1, 9700 RB Groningen, The Netherlands.</w:t>
      </w:r>
    </w:p>
    <w:p w14:paraId="7FDB3597" w14:textId="77777777" w:rsidR="0087352A" w:rsidRDefault="0087352A" w:rsidP="0087352A">
      <w:pPr>
        <w:pStyle w:val="BodyText"/>
        <w:numPr>
          <w:ilvl w:val="0"/>
          <w:numId w:val="2"/>
        </w:numPr>
        <w:rPr>
          <w:lang w:val="en-GB"/>
        </w:rPr>
      </w:pPr>
      <w:r w:rsidRPr="0087352A">
        <w:rPr>
          <w:lang w:val="en-GB"/>
        </w:rPr>
        <w:t xml:space="preserve">Estonian Genome </w:t>
      </w:r>
      <w:proofErr w:type="spellStart"/>
      <w:r w:rsidRPr="0087352A">
        <w:rPr>
          <w:lang w:val="en-GB"/>
        </w:rPr>
        <w:t>Center</w:t>
      </w:r>
      <w:proofErr w:type="spellEnd"/>
      <w:r w:rsidRPr="0087352A">
        <w:rPr>
          <w:lang w:val="en-GB"/>
        </w:rPr>
        <w:t>,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bookmarkEnd w:id="0"/>
    <w:p w14:paraId="0F7B2D57" w14:textId="61A23868" w:rsidR="00850746" w:rsidRDefault="00954D23" w:rsidP="00850746">
      <w:pPr>
        <w:pStyle w:val="BodyText"/>
      </w:pPr>
      <w:r>
        <w:lastRenderedPageBreak/>
        <w:t>In a previous study w</w:t>
      </w:r>
      <w:r w:rsidR="00B10FA1">
        <w:t xml:space="preserve">e </w:t>
      </w:r>
      <w:r w:rsidR="009C587C">
        <w:t xml:space="preserve">applied </w:t>
      </w:r>
      <w:r w:rsidR="00B10FA1">
        <w:t xml:space="preserve">a brute-force search strategy </w:t>
      </w:r>
      <w:r w:rsidR="009C587C">
        <w:t>to detect</w:t>
      </w:r>
      <w:r w:rsidR="00850746">
        <w:t xml:space="preserve"> </w:t>
      </w:r>
      <w:r w:rsidR="00B10FA1">
        <w:t>epistatic interactions</w:t>
      </w:r>
      <w:r w:rsidR="008F7F55">
        <w:fldChar w:fldCharType="begin" w:fldLock="1"/>
      </w:r>
      <w:r w:rsidR="008F7F55">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1&lt;/sup&gt;","plainTextFormattedCitation":"1"},"properties":{"noteIndex":0},"schema":"https://github.com/citation-style-language/schema/raw/master/csl-citation.json"}</w:instrText>
      </w:r>
      <w:r w:rsidR="008F7F55">
        <w:fldChar w:fldCharType="separate"/>
      </w:r>
      <w:r w:rsidR="008F7F55" w:rsidRPr="008F7F55">
        <w:rPr>
          <w:noProof/>
          <w:vertAlign w:val="superscript"/>
        </w:rPr>
        <w:t>1</w:t>
      </w:r>
      <w:r w:rsidR="008F7F55">
        <w:fldChar w:fldCharType="end"/>
      </w:r>
      <w:r w:rsidR="00EE1D21">
        <w:t xml:space="preserve">, applying a </w:t>
      </w:r>
      <w:r w:rsidR="00C303BB">
        <w:t>4</w:t>
      </w:r>
      <w:r w:rsidR="00EE1D21">
        <w:t xml:space="preserve"> </w:t>
      </w:r>
      <w:r w:rsidR="008F7F55">
        <w:t>degree of freedom</w:t>
      </w:r>
      <w:r w:rsidR="00EE1D21">
        <w:t xml:space="preserve"> linear model</w:t>
      </w:r>
      <w:r w:rsidR="00CE14E1">
        <w:t xml:space="preserve"> test</w:t>
      </w:r>
      <w:r w:rsidR="00EE1D21">
        <w:t xml:space="preserve"> for each pairwise combination of 528,509 genotyped autosomal single nucleotide polymorphisms (SNPs)</w:t>
      </w:r>
      <w:r w:rsidR="000C07E1">
        <w:t>,</w:t>
      </w:r>
      <w:r w:rsidR="00EE1D21">
        <w:t xml:space="preserve"> </w:t>
      </w:r>
      <w:r w:rsidR="00205D95">
        <w:t xml:space="preserve">for </w:t>
      </w:r>
      <w:r w:rsidR="00EE1D21">
        <w:t>each of 7,339 gene expression levels</w:t>
      </w:r>
      <w:r w:rsidR="000C07E1">
        <w:t xml:space="preserve"> in whole blood</w:t>
      </w:r>
      <w:r w:rsidR="00EE1D21">
        <w:t xml:space="preserve">. The statistical test </w:t>
      </w:r>
      <w:r w:rsidR="00C303BB">
        <w:t>attempted</w:t>
      </w:r>
      <w:r w:rsidR="00EE1D21">
        <w:t xml:space="preserve"> to capture any joint effect of two independent variants that was not explained by the marginal additive or dominance effect of either of the variants</w:t>
      </w:r>
      <w:r w:rsidR="0019498E">
        <w:fldChar w:fldCharType="begin" w:fldLock="1"/>
      </w:r>
      <w:r w:rsidR="008F7F55">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2&lt;/sup&gt;","plainTextFormattedCitation":"2","previouslyFormattedCitation":"&lt;sup&gt;1&lt;/sup&gt;"},"properties":{"noteIndex":0},"schema":"https://github.com/citation-style-language/schema/raw/master/csl-citation.json"}</w:instrText>
      </w:r>
      <w:r w:rsidR="0019498E">
        <w:fldChar w:fldCharType="separate"/>
      </w:r>
      <w:r w:rsidR="008F7F55" w:rsidRPr="008F7F55">
        <w:rPr>
          <w:noProof/>
          <w:vertAlign w:val="superscript"/>
        </w:rPr>
        <w:t>2</w:t>
      </w:r>
      <w:r w:rsidR="0019498E">
        <w:fldChar w:fldCharType="end"/>
      </w:r>
      <w:r w:rsidR="00F21C4A">
        <w:t xml:space="preserve">.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w:t>
      </w:r>
      <w:r w:rsidR="00A23F47">
        <w:t>assessed</w:t>
      </w:r>
      <w:r w:rsidR="00EE1D21" w:rsidRPr="00F661B2">
        <w:t xml:space="preserve"> in the interaction term. This effect decomposition is fundamental to basic quantitative genetic theory</w:t>
      </w:r>
      <w:r w:rsidR="0019498E" w:rsidRPr="0072243F">
        <w:fldChar w:fldCharType="begin" w:fldLock="1"/>
      </w:r>
      <w:r w:rsidR="008F7F55">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3&lt;/sup&gt;","plainTextFormattedCitation":"3","previouslyFormattedCitation":"&lt;sup&gt;2&lt;/sup&gt;"},"properties":{"noteIndex":0},"schema":"https://github.com/citation-style-language/schema/raw/master/csl-citation.json"}</w:instrText>
      </w:r>
      <w:r w:rsidR="0019498E" w:rsidRPr="0072243F">
        <w:fldChar w:fldCharType="separate"/>
      </w:r>
      <w:r w:rsidR="008F7F55" w:rsidRPr="008F7F55">
        <w:rPr>
          <w:noProof/>
          <w:vertAlign w:val="superscript"/>
        </w:rPr>
        <w:t>3</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F7F55">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4,5&lt;/sup&gt;","plainTextFormattedCitation":"4,5","previouslyFormattedCitation":"&lt;sup&gt;3,4&lt;/sup&gt;"},"properties":{"noteIndex":0},"schema":"https://github.com/citation-style-language/schema/raw/master/csl-citation.json"}</w:instrText>
      </w:r>
      <w:r w:rsidR="0019498E">
        <w:fldChar w:fldCharType="separate"/>
      </w:r>
      <w:r w:rsidR="008F7F55" w:rsidRPr="008F7F55">
        <w:rPr>
          <w:noProof/>
          <w:vertAlign w:val="superscript"/>
        </w:rPr>
        <w:t>4,5</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rsidR="009C587C">
        <w:t xml:space="preserve">, where </w:t>
      </w:r>
      <w:r w:rsidR="009C587C" w:rsidRPr="00353D47">
        <w:rPr>
          <w:i/>
          <w:iCs/>
        </w:rPr>
        <w:t>n</w:t>
      </w:r>
      <w:r w:rsidR="009C587C">
        <w:t xml:space="preserve"> is the experimental sample size,</w:t>
      </w:r>
      <w:r w:rsidR="003B5002">
        <w:t xml:space="preserve"> assuming individuals are present in all pairwise genotype classes</w:t>
      </w:r>
      <w:r w:rsidR="00EE1D21">
        <w:t xml:space="preserve">. A simpler variation is to </w:t>
      </w:r>
      <w:proofErr w:type="spellStart"/>
      <w:r w:rsidR="00EE1D21">
        <w:t>parameterise</w:t>
      </w:r>
      <w:proofErr w:type="spellEnd"/>
      <w:r w:rsidR="00EE1D21">
        <w:t xml:space="preserve"> the interaction term to include only the additive </w:t>
      </w:r>
      <w:r w:rsidR="00C303BB">
        <w:t>by</w:t>
      </w:r>
      <w:r w:rsidR="00EE1D21">
        <w:t xml:space="preserve"> additive</w:t>
      </w:r>
      <w:r w:rsidR="00E51C13">
        <w:t xml:space="preserve"> term</w:t>
      </w:r>
      <w:r w:rsidR="00EE1D21">
        <w:t xml:space="preserve">, </w:t>
      </w:r>
      <w:r w:rsidR="009C587C">
        <w:t xml:space="preserve">and </w:t>
      </w:r>
      <w:r w:rsidR="00EE1D21">
        <w:t>what follows in this paper applies to that approach also.</w:t>
      </w:r>
      <w:r w:rsidR="0082003C">
        <w:t xml:space="preserve"> Supplementary Note 1 provides more background on the method.</w:t>
      </w:r>
      <w:r w:rsidR="00850746">
        <w:t xml:space="preserve"> Our analysis, on 846 individuals, </w:t>
      </w:r>
      <w:r w:rsidR="00EE1D21">
        <w:t xml:space="preserve">yielded 501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rsidR="00850746">
        <w:t xml:space="preserve"> (henceforth the H2014 interactions)</w:t>
      </w:r>
      <w:r w:rsidR="00EE1D21">
        <w:t>.</w:t>
      </w:r>
      <w:r w:rsidR="00E51C13">
        <w:t xml:space="preserve"> </w:t>
      </w:r>
      <w:r w:rsidR="00EE1D21">
        <w:t>The majority of these interactions were long-range ‘</w:t>
      </w:r>
      <w:r w:rsidR="00EE1D21" w:rsidRPr="00420D7C">
        <w:rPr>
          <w:i/>
          <w:iCs/>
        </w:rPr>
        <w:t>cis-trans</w:t>
      </w:r>
      <w:r w:rsidR="00EE1D21">
        <w:t>’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rsidR="009C587C">
        <w:t>).</w:t>
      </w:r>
      <w:r w:rsidR="00850746">
        <w:t xml:space="preserve"> </w:t>
      </w:r>
    </w:p>
    <w:p w14:paraId="433BAF9C" w14:textId="206C4700" w:rsidR="00C5195D" w:rsidRDefault="00EE1D21" w:rsidP="00420D7C">
      <w:pPr>
        <w:pStyle w:val="BodyText"/>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F7F55">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6&lt;/sup&gt;","plainTextFormattedCitation":"6","previouslyFormattedCitation":"&lt;sup&gt;5&lt;/sup&gt;"},"properties":{"noteIndex":0},"schema":"https://github.com/citation-style-language/schema/raw/master/csl-citation.json"}</w:instrText>
      </w:r>
      <w:r w:rsidR="00285D58">
        <w:fldChar w:fldCharType="separate"/>
      </w:r>
      <w:r w:rsidR="008F7F55" w:rsidRPr="008F7F55">
        <w:rPr>
          <w:noProof/>
          <w:vertAlign w:val="superscript"/>
        </w:rPr>
        <w:t>6</w:t>
      </w:r>
      <w:r w:rsidR="00285D58">
        <w:fldChar w:fldCharType="end"/>
      </w:r>
      <w:r>
        <w:t xml:space="preserve">. </w:t>
      </w:r>
      <w:r w:rsidR="00850746">
        <w:t>However, u</w:t>
      </w:r>
      <w:r>
        <w:t xml:space="preserve">pon including fine-mapped </w:t>
      </w:r>
      <w:r w:rsidR="00850746">
        <w:t xml:space="preserve">sequenced </w:t>
      </w:r>
      <w:r>
        <w:t>additive effects as covariates in the interaction models</w:t>
      </w:r>
      <w:r w:rsidR="00A1379A">
        <w:t>,</w:t>
      </w:r>
      <w:r>
        <w:t xml:space="preserve"> they found that most of the interaction effects substantially attenuated. </w:t>
      </w:r>
      <w:r w:rsidR="00A1379A">
        <w:t>W</w:t>
      </w:r>
      <w:r>
        <w:t xml:space="preserve">e </w:t>
      </w:r>
      <w:r w:rsidR="00A1379A">
        <w:t xml:space="preserve">subsequently </w:t>
      </w:r>
      <w:r>
        <w:t>found a similar attenuation of effects in the original data by using fine-mapped imputed additive effects as covariates</w:t>
      </w:r>
      <w:r w:rsidR="00285D58">
        <w:fldChar w:fldCharType="begin" w:fldLock="1"/>
      </w:r>
      <w:r w:rsidR="008F7F55">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7&lt;/sup&gt;","plainTextFormattedCitation":"7","previouslyFormattedCitation":"&lt;sup&gt;6&lt;/sup&gt;"},"properties":{"noteIndex":0},"schema":"https://github.com/citation-style-language/schema/raw/master/csl-citation.json"}</w:instrText>
      </w:r>
      <w:r w:rsidR="00285D58">
        <w:fldChar w:fldCharType="separate"/>
      </w:r>
      <w:r w:rsidR="008F7F55" w:rsidRPr="008F7F55">
        <w:rPr>
          <w:noProof/>
          <w:vertAlign w:val="superscript"/>
        </w:rPr>
        <w:t>7</w:t>
      </w:r>
      <w:r w:rsidR="00285D58">
        <w:fldChar w:fldCharType="end"/>
      </w:r>
      <w:r>
        <w:t xml:space="preserve">. </w:t>
      </w:r>
      <w:r w:rsidR="00850746">
        <w:t xml:space="preserve">This exchange </w:t>
      </w:r>
      <w:r>
        <w:t xml:space="preserve">raised the question of why </w:t>
      </w:r>
      <w:r w:rsidR="00DC2519">
        <w:t>a standard</w:t>
      </w:r>
      <w:r>
        <w:t xml:space="preserve"> method</w:t>
      </w:r>
      <w:r w:rsidR="00DC2519">
        <w:t xml:space="preserve"> of analysis</w:t>
      </w:r>
      <w:r>
        <w:t xml:space="preserve"> was giving rise to </w:t>
      </w:r>
      <w:r w:rsidR="00DC2519">
        <w:t xml:space="preserve">changeable </w:t>
      </w:r>
      <w:r>
        <w:t>results</w:t>
      </w:r>
      <w:r w:rsidR="0082003C">
        <w:t>, which we explore here</w:t>
      </w:r>
      <w:r>
        <w:t>.</w:t>
      </w:r>
    </w:p>
    <w:p w14:paraId="7E26E2C7" w14:textId="46B96BFB" w:rsidR="00850746"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w:t>
      </w:r>
      <w:r w:rsidR="002224E5">
        <w:t>That is</w:t>
      </w:r>
      <w:r>
        <w:t xml:space="preserve">, the observed loci flank a causal variant and are in incomplete </w:t>
      </w:r>
      <w:r w:rsidR="002224E5">
        <w:t>LD</w:t>
      </w:r>
      <w:r>
        <w:t xml:space="preserve"> with each other and the causal variant</w:t>
      </w:r>
      <w:r w:rsidR="002224E5">
        <w:t>;</w:t>
      </w:r>
      <w:r>
        <w:t xml:space="preserve"> </w:t>
      </w:r>
      <w:r w:rsidR="002224E5">
        <w:t xml:space="preserve">a </w:t>
      </w:r>
      <w:r>
        <w:t xml:space="preserve">statistical interaction between the observed loci can capture more of the additive variance of the causal variant than the marginal additive effects of both the observed loci combined. </w:t>
      </w:r>
      <w:r w:rsidR="000C07E1">
        <w:t>The haplotype effect model has subsequently been explored in more detail</w:t>
      </w:r>
      <w:r w:rsidR="000C07E1">
        <w:fldChar w:fldCharType="begin" w:fldLock="1"/>
      </w:r>
      <w:r w:rsidR="000C07E1">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8&lt;/sup&gt;","plainTextFormattedCitation":"8","previouslyFormattedCitation":"&lt;sup&gt;7&lt;/sup&gt;"},"properties":{"noteIndex":0},"schema":"https://github.com/citation-style-language/schema/raw/master/csl-citation.json"}</w:instrText>
      </w:r>
      <w:r w:rsidR="000C07E1">
        <w:fldChar w:fldCharType="separate"/>
      </w:r>
      <w:r w:rsidR="000C07E1" w:rsidRPr="008F7F55">
        <w:rPr>
          <w:noProof/>
          <w:vertAlign w:val="superscript"/>
        </w:rPr>
        <w:t>8</w:t>
      </w:r>
      <w:r w:rsidR="000C07E1">
        <w:fldChar w:fldCharType="end"/>
      </w:r>
      <w:r w:rsidR="000C07E1">
        <w:t xml:space="preserve">. </w:t>
      </w:r>
      <w:r w:rsidR="00C303BB">
        <w:t>However,</w:t>
      </w:r>
      <w:r>
        <w:t xml:space="preserve"> </w:t>
      </w:r>
      <w:r w:rsidR="00422258">
        <w:t xml:space="preserve">this explanation is not </w:t>
      </w:r>
      <w:r w:rsidR="000C07E1">
        <w:t xml:space="preserve">plausible </w:t>
      </w:r>
      <w:r w:rsidR="00422258">
        <w:t xml:space="preserve">for </w:t>
      </w:r>
      <w:r w:rsidR="00F21C4A">
        <w:t xml:space="preserve">the majority of the H2014 signals which were </w:t>
      </w:r>
      <w:r w:rsidR="00422258">
        <w:rPr>
          <w:i/>
          <w:iCs/>
        </w:rPr>
        <w:t xml:space="preserve">cis-trans </w:t>
      </w:r>
      <w:r w:rsidR="00422258">
        <w:t>interactions, where the two interacting loci are on different chromosomes.</w:t>
      </w:r>
      <w:r>
        <w:t xml:space="preserve"> </w:t>
      </w:r>
    </w:p>
    <w:p w14:paraId="19AD8CAC" w14:textId="40ADD40F" w:rsidR="005A0D64" w:rsidRDefault="00EE1D21" w:rsidP="005727FA">
      <w:pPr>
        <w:pStyle w:val="BodyText"/>
      </w:pPr>
      <w:r>
        <w:t xml:space="preserve">If the test statistic for </w:t>
      </w:r>
      <w:r w:rsidR="000C07E1">
        <w:t xml:space="preserve">a long-range </w:t>
      </w:r>
      <w:r>
        <w:t xml:space="preserve">interaction term can be attenuated with the inclusion of a single additive term, this implies that the interaction test statistic is inflated under the null hypothesis of no epistasis. </w:t>
      </w:r>
      <w:r w:rsidR="000C07E1">
        <w:t>To explore</w:t>
      </w:r>
      <w:r>
        <w:t xml:space="preserve"> this </w:t>
      </w:r>
      <w:proofErr w:type="gramStart"/>
      <w:r>
        <w:t>assumption</w:t>
      </w:r>
      <w:proofErr w:type="gramEnd"/>
      <w:r>
        <w:t xml:space="preserve"> </w:t>
      </w:r>
      <w:r w:rsidR="000C07E1">
        <w:t xml:space="preserve">we began </w:t>
      </w:r>
      <w:r>
        <w:t>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w:t>
      </w:r>
      <w:r w:rsidR="00766F21">
        <w:t xml:space="preserve"> </w:t>
      </w:r>
      <w:r w:rsidR="00766F21">
        <w:lastRenderedPageBreak/>
        <w:t>(Supplementary Methods)</w:t>
      </w:r>
      <w:r>
        <w:t xml:space="preserve">. </w:t>
      </w:r>
      <w:r w:rsidR="00296833">
        <w:t xml:space="preserve">Supplementary </w:t>
      </w:r>
      <w:r>
        <w:t xml:space="preserve">Figure 1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r w:rsidR="000C07E1">
        <w:t xml:space="preserve"> </w:t>
      </w:r>
      <w:r>
        <w:t>There are other possible explanations that could give rise to high genomic inflation factors, such as an epistatic polygenic component, though this is unlikely given the discovery sample size</w:t>
      </w:r>
      <w:r w:rsidR="00422258">
        <w:fldChar w:fldCharType="begin" w:fldLock="1"/>
      </w:r>
      <w:r w:rsidR="008F7F55">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9&lt;/sup&gt;","plainTextFormattedCitation":"9","previouslyFormattedCitation":"&lt;sup&gt;8&lt;/sup&gt;"},"properties":{"noteIndex":0},"schema":"https://github.com/citation-style-language/schema/raw/master/csl-citation.json"}</w:instrText>
      </w:r>
      <w:r w:rsidR="00422258">
        <w:fldChar w:fldCharType="separate"/>
      </w:r>
      <w:r w:rsidR="008F7F55" w:rsidRPr="008F7F55">
        <w:rPr>
          <w:noProof/>
          <w:vertAlign w:val="superscript"/>
        </w:rPr>
        <w:t>9</w:t>
      </w:r>
      <w:r w:rsidR="00422258">
        <w:fldChar w:fldCharType="end"/>
      </w:r>
      <w:r>
        <w:t xml:space="preserve">. We also observe that many loci that had discovered </w:t>
      </w:r>
      <w:r w:rsidR="007D3D8C">
        <w:t xml:space="preserve">epistatic </w:t>
      </w:r>
      <w:r>
        <w:t>associations have low genomic inflation factors, which raises the question of whether this metric is a reliable indicator of false positives.</w:t>
      </w:r>
      <w:bookmarkStart w:id="1" w:name="Xf616ff8e51503d02ebe487538875d52a0634668"/>
    </w:p>
    <w:bookmarkEnd w:id="1"/>
    <w:p w14:paraId="125EF70E" w14:textId="79658C52" w:rsidR="00850746" w:rsidRDefault="00F54B01" w:rsidP="000D3F37">
      <w:pPr>
        <w:pStyle w:val="FirstParagraph"/>
      </w:pPr>
      <w:r>
        <w:t xml:space="preserve">We </w:t>
      </w:r>
      <w:r w:rsidR="006F26F1">
        <w:t xml:space="preserve">explored the theoretical </w:t>
      </w:r>
      <w:r>
        <w:t xml:space="preserve">mechanism by which </w:t>
      </w:r>
      <w:r w:rsidR="0045332D">
        <w:t>the classic</w:t>
      </w:r>
      <w:r w:rsidR="008F28AC">
        <w:t xml:space="preserve"> interaction</w:t>
      </w:r>
      <w:r w:rsidR="0045332D">
        <w:t xml:space="preserve"> test statistic 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w:t>
      </w:r>
      <w:r w:rsidR="008F28AC">
        <w:t xml:space="preserve">, which mimics the </w:t>
      </w:r>
      <w:r w:rsidR="008F28AC">
        <w:rPr>
          <w:i/>
          <w:iCs/>
        </w:rPr>
        <w:t>cis-trans</w:t>
      </w:r>
      <w:r w:rsidR="008F28AC">
        <w:t xml:space="preserve"> interactions that form the majority of the H2014 signals</w:t>
      </w:r>
      <w:r>
        <w:t xml:space="preserve">. </w:t>
      </w:r>
      <w:r w:rsidR="00FB2D97">
        <w:t xml:space="preserve">Under a simplified haploid model with completely penetrant </w:t>
      </w:r>
      <w:r w:rsidR="00850746">
        <w:t xml:space="preserve">additive </w:t>
      </w:r>
      <w:r w:rsidR="00FB2D97">
        <w:t>genetic effects w</w:t>
      </w:r>
      <w:r>
        <w:t>e find that the residuals from a linear model are a mixture of normal and binomial distributions</w:t>
      </w:r>
      <w:r w:rsidR="0082003C">
        <w:t xml:space="preserve"> (Supplementary Note 2)</w:t>
      </w:r>
      <w:r w:rsidR="00064AB7">
        <w:t xml:space="preserve">. This </w:t>
      </w:r>
      <w:r>
        <w:t xml:space="preserve">leads to systematic inflation or deflation of the test statistic. The more variance explained by the additive variant, the larger the proportion of variance of the residuals arises from the binomial distribution. </w:t>
      </w:r>
      <w:r w:rsidR="006F26F1">
        <w:t xml:space="preserve">Under this model we </w:t>
      </w:r>
      <w:r w:rsidR="00064AB7">
        <w:t xml:space="preserve">show that </w:t>
      </w:r>
      <w:r>
        <w:t>both the mean and the variance of the expected F value from the classical interaction model are increased.</w:t>
      </w:r>
      <w:r w:rsidR="0045332D">
        <w:t xml:space="preserve"> </w:t>
      </w:r>
      <w:r w:rsidR="00FB2D97">
        <w:t xml:space="preserve">This </w:t>
      </w:r>
      <w:r>
        <w:t xml:space="preserve">mechanism is entirely separate from the sources of test statistic inflation that have been previously suggested. </w:t>
      </w:r>
    </w:p>
    <w:p w14:paraId="67BC3731" w14:textId="67FBFFDD" w:rsidR="006F26F1" w:rsidRDefault="006F26F1" w:rsidP="006F26F1">
      <w:pPr>
        <w:pStyle w:val="FirstParagraph"/>
      </w:pPr>
      <w:r>
        <w:t>Following this finding, w</w:t>
      </w:r>
      <w:r w:rsidR="00EE1D21">
        <w:t>e use</w:t>
      </w:r>
      <w:r w:rsidR="00FB2D97">
        <w:t>d</w:t>
      </w:r>
      <w:r w:rsidR="00EE1D21">
        <w:t xml:space="preserve"> simulations to explore the </w:t>
      </w:r>
      <w:r w:rsidR="00766274">
        <w:t>behavior</w:t>
      </w:r>
      <w:r w:rsidR="00EE1D21">
        <w:t xml:space="preserve"> of the test statistic </w:t>
      </w:r>
      <w:r w:rsidR="00C04944">
        <w:t>in the diploid context</w:t>
      </w:r>
      <w:r w:rsidR="008F28AC">
        <w:t xml:space="preserve"> with incomplete penetrance</w:t>
      </w:r>
      <w:r w:rsidR="00C04944">
        <w:t xml:space="preserve">, </w:t>
      </w:r>
      <w:r w:rsidR="008F28AC">
        <w:t xml:space="preserve">attempting to mimic the </w:t>
      </w:r>
      <w:r w:rsidR="00EE1D21">
        <w:t xml:space="preserve">H2014 </w:t>
      </w:r>
      <w:r w:rsidR="001572B8">
        <w:t xml:space="preserve">signals </w:t>
      </w:r>
      <w:r w:rsidR="00EE1D21">
        <w:t>(</w:t>
      </w:r>
      <w:r w:rsidR="006506C9">
        <w:t>Supplementary Methods</w:t>
      </w:r>
      <w:r w:rsidR="00EE1D21">
        <w:t>).</w:t>
      </w:r>
      <w:r w:rsidR="001572B8">
        <w:t xml:space="preserve"> </w:t>
      </w:r>
      <w:r>
        <w:t xml:space="preserve">We began by recreating the conditions within the </w:t>
      </w:r>
      <w:r>
        <w:rPr>
          <w:i/>
          <w:iCs/>
        </w:rPr>
        <w:t>MBNL1</w:t>
      </w:r>
      <w:r>
        <w:t xml:space="preserve"> locus, where 11 </w:t>
      </w:r>
      <w:r w:rsidR="008F28AC">
        <w:t xml:space="preserve">independent </w:t>
      </w:r>
      <w:r w:rsidRPr="00420D7C">
        <w:rPr>
          <w:i/>
          <w:iCs/>
        </w:rPr>
        <w:t>cis-trans</w:t>
      </w:r>
      <w:r>
        <w:t xml:space="preserve"> associations were originally discovered, of which five replicated at the Bonferroni level</w:t>
      </w:r>
      <w:r w:rsidR="006506C9">
        <w:t xml:space="preserve"> (Supplementary Note 3)</w:t>
      </w:r>
      <w:r>
        <w:t>. These simulations show that the genomic inflation factor relates strongly to the variance explained by the additive causal effect</w:t>
      </w:r>
      <w:r w:rsidR="008F28AC">
        <w:t xml:space="preserve"> (Supplementary Figure 2)</w:t>
      </w:r>
      <w:r>
        <w:t>, and that as genomic inflation grows, the number of false positive interactions grows</w:t>
      </w:r>
      <w:r w:rsidR="008F28AC">
        <w:t xml:space="preserve"> (Supplementary Figure 3)</w:t>
      </w:r>
      <w:r>
        <w:t xml:space="preserve">. We also observe that it is possible to obtain several false discovery signals per simulation even when the genomic inflation factor is low. This is consistent with the variance of the test statistic theoretically being inflated. Extending these simulations to other loci amongst </w:t>
      </w:r>
      <w:r w:rsidR="008B4CBB">
        <w:t xml:space="preserve">the </w:t>
      </w:r>
      <w:r>
        <w:t xml:space="preserve">H2014 signals resulted in less inflation </w:t>
      </w:r>
      <w:r w:rsidR="008B4CBB">
        <w:t xml:space="preserve">and lower false discovery rates </w:t>
      </w:r>
      <w:r>
        <w:t>because we are no longer ascertaining for a locus that is known to have high inflation and high replication rates.</w:t>
      </w:r>
      <w:r w:rsidR="008B4CBB">
        <w:t xml:space="preserve"> </w:t>
      </w:r>
    </w:p>
    <w:p w14:paraId="296504B0" w14:textId="265CEC0F" w:rsidR="008B4CBB" w:rsidRDefault="008B4CBB" w:rsidP="008B4CBB">
      <w:pPr>
        <w:pStyle w:val="BodyText"/>
      </w:pPr>
      <w:r>
        <w:t>We extended the simulations to evaluate the impact of the test statistic inflation on replication rates</w:t>
      </w:r>
      <w:r w:rsidR="00435DA5">
        <w:t xml:space="preserve"> of type 1 errors in the discovery sample</w:t>
      </w:r>
      <w:r w:rsidR="0082003C">
        <w:t xml:space="preserve"> (Supplementary Note 4)</w:t>
      </w:r>
      <w:r>
        <w:t>. We observed that the genomic inflation factor between independent discovery and replication datasets tends to be strongly correlated</w:t>
      </w:r>
      <w:r w:rsidR="008F28AC">
        <w:t xml:space="preserve"> (Supplementary Figure 4)</w:t>
      </w:r>
      <w:r>
        <w:t>. However, if the discovery had a significant interaction due to test statistic inflation, they were seldom independently replicated at the Bonferroni threshold</w:t>
      </w:r>
      <w:r w:rsidR="00F566C4">
        <w:t xml:space="preserve">, even at the </w:t>
      </w:r>
      <w:r w:rsidR="00F566C4">
        <w:rPr>
          <w:i/>
          <w:iCs/>
        </w:rPr>
        <w:t>MBNL1</w:t>
      </w:r>
      <w:r w:rsidR="00F566C4">
        <w:t xml:space="preserve"> locus which showed a relatively high replication rate in the original study</w:t>
      </w:r>
      <w:r w:rsidR="008F28AC">
        <w:t xml:space="preserve"> (Supplementary Figure 5)</w:t>
      </w:r>
      <w:r>
        <w:t>.</w:t>
      </w:r>
      <w:r w:rsidR="00F566C4">
        <w:t xml:space="preserve"> </w:t>
      </w:r>
    </w:p>
    <w:p w14:paraId="01D29D2E" w14:textId="062EA131" w:rsidR="008B4CBB" w:rsidRDefault="00F97779" w:rsidP="008B4CBB">
      <w:pPr>
        <w:pStyle w:val="BodyText"/>
      </w:pPr>
      <w:r>
        <w:t>The implied</w:t>
      </w:r>
      <w:r w:rsidR="00F566C4">
        <w:t xml:space="preserve"> solution to avoiding the interaction test statistic inflation is to control for the fine-mapped cis-additive </w:t>
      </w:r>
      <w:proofErr w:type="spellStart"/>
      <w:r w:rsidR="00F566C4">
        <w:t>eQTLs</w:t>
      </w:r>
      <w:proofErr w:type="spellEnd"/>
      <w:r w:rsidR="00F566C4">
        <w:t xml:space="preserve">. However, this may not reliably control the type 1 error rate under </w:t>
      </w:r>
      <w:r>
        <w:t>at least two scenarios</w:t>
      </w:r>
      <w:r w:rsidR="00F566C4">
        <w:t xml:space="preserve">. First, we explored the impact of measurement error in the </w:t>
      </w:r>
      <w:r w:rsidR="00F566C4">
        <w:rPr>
          <w:i/>
          <w:iCs/>
        </w:rPr>
        <w:t>cis</w:t>
      </w:r>
      <w:r w:rsidR="00F566C4">
        <w:t xml:space="preserve"> additive causal variant</w:t>
      </w:r>
      <w:r w:rsidR="0082003C">
        <w:t xml:space="preserve"> (Supplementary note 5)</w:t>
      </w:r>
      <w:r w:rsidR="00F566C4">
        <w:t>. We found that</w:t>
      </w:r>
      <w:r>
        <w:t xml:space="preserve"> imperfectly adjusting </w:t>
      </w:r>
      <w:r>
        <w:lastRenderedPageBreak/>
        <w:t>for the additive effect due to</w:t>
      </w:r>
      <w:r w:rsidR="00F566C4">
        <w:t xml:space="preserve"> realistic levels of imputation error </w:t>
      </w:r>
      <w:r>
        <w:t xml:space="preserve">at the </w:t>
      </w:r>
      <w:r w:rsidRPr="00F97779">
        <w:rPr>
          <w:i/>
          <w:iCs/>
        </w:rPr>
        <w:t>cis</w:t>
      </w:r>
      <w:r>
        <w:t xml:space="preserve"> additive causal variant </w:t>
      </w:r>
      <w:r w:rsidR="00F566C4" w:rsidRPr="00F97779">
        <w:t>led</w:t>
      </w:r>
      <w:r w:rsidR="00F566C4">
        <w:t xml:space="preserve"> to poor control of the genomic inflation factor</w:t>
      </w:r>
      <w:r>
        <w:t xml:space="preserve"> </w:t>
      </w:r>
      <w:r w:rsidR="008F28AC">
        <w:t>(Supplementary Figures 6 and 7)</w:t>
      </w:r>
      <w:r w:rsidR="00F566C4">
        <w:t>.</w:t>
      </w:r>
    </w:p>
    <w:p w14:paraId="4C53A8A6" w14:textId="7352A906" w:rsidR="004A19E9" w:rsidRDefault="004A19E9" w:rsidP="008B4CBB">
      <w:pPr>
        <w:pStyle w:val="BodyText"/>
      </w:pPr>
      <w:r>
        <w:t>Second, we evaluated the influence of additive effect heterogeneity on the ability to control interaction test statistic inflation</w:t>
      </w:r>
      <w:r w:rsidR="0082003C">
        <w:t xml:space="preserve"> (Supplementary Note 6)</w:t>
      </w:r>
      <w:r>
        <w:t xml:space="preserve">. Here, the additive causal variant is simulated to have varying effects from individual to individual, and when estimating its average effect in the population its </w:t>
      </w:r>
      <w:r w:rsidR="00F97779">
        <w:t>variance is only partially captured</w:t>
      </w:r>
      <w:r>
        <w:t xml:space="preserve">. </w:t>
      </w:r>
      <w:r w:rsidR="00966A1E">
        <w:t>T</w:t>
      </w:r>
      <w:r>
        <w:t>he test statistic inflation will not be</w:t>
      </w:r>
      <w:r w:rsidR="00F97779">
        <w:t xml:space="preserve"> fully</w:t>
      </w:r>
      <w:r>
        <w:t xml:space="preserve"> controlled by fitting the additive effect as a covariate, even if the additive variant is sequenced without error</w:t>
      </w:r>
      <w:r w:rsidR="008F28AC">
        <w:t xml:space="preserve"> (Supplementary Figure 8)</w:t>
      </w:r>
      <w:r>
        <w:t>.</w:t>
      </w:r>
    </w:p>
    <w:p w14:paraId="699167EF" w14:textId="5A359063" w:rsidR="002A2A7F" w:rsidRDefault="004A19E9" w:rsidP="008B4CBB">
      <w:pPr>
        <w:pStyle w:val="BodyText"/>
      </w:pPr>
      <w:r>
        <w:t>There is a long history of problems arising in genetic analysis due to the interplay between statistical tests and background genetic architecture being poorly understood or experimental design being misaligned</w:t>
      </w:r>
      <w:r w:rsidR="0082003C">
        <w:fldChar w:fldCharType="begin" w:fldLock="1"/>
      </w:r>
      <w:r w:rsidR="008F7F55">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10&lt;/sup&gt;","plainTextFormattedCitation":"10","previouslyFormattedCitation":"&lt;sup&gt;9&lt;/sup&gt;"},"properties":{"noteIndex":0},"schema":"https://github.com/citation-style-language/schema/raw/master/csl-citation.json"}</w:instrText>
      </w:r>
      <w:r w:rsidR="0082003C">
        <w:fldChar w:fldCharType="separate"/>
      </w:r>
      <w:r w:rsidR="008F7F55" w:rsidRPr="008F7F55">
        <w:rPr>
          <w:noProof/>
          <w:vertAlign w:val="superscript"/>
        </w:rPr>
        <w:t>10</w:t>
      </w:r>
      <w:r w:rsidR="0082003C">
        <w:fldChar w:fldCharType="end"/>
      </w:r>
      <w:r w:rsidR="0082003C">
        <w:t>,</w:t>
      </w:r>
      <w:r w:rsidR="0082003C" w:rsidRPr="0082003C">
        <w:t xml:space="preserve"> </w:t>
      </w:r>
      <w:r w:rsidR="0082003C">
        <w:fldChar w:fldCharType="begin" w:fldLock="1"/>
      </w:r>
      <w:r w:rsidR="008F7F55">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11&lt;/sup&gt;","plainTextFormattedCitation":"11","previouslyFormattedCitation":"&lt;sup&gt;10&lt;/sup&gt;"},"properties":{"noteIndex":0},"schema":"https://github.com/citation-style-language/schema/raw/master/csl-citation.json"}</w:instrText>
      </w:r>
      <w:r w:rsidR="0082003C">
        <w:fldChar w:fldCharType="separate"/>
      </w:r>
      <w:r w:rsidR="008F7F55" w:rsidRPr="008F7F55">
        <w:rPr>
          <w:noProof/>
          <w:vertAlign w:val="superscript"/>
        </w:rPr>
        <w:t>11</w:t>
      </w:r>
      <w:r w:rsidR="0082003C">
        <w:fldChar w:fldCharType="end"/>
      </w:r>
      <w:r>
        <w:t xml:space="preserve">. In the case of the </w:t>
      </w:r>
      <w:r w:rsidRPr="00A77B67">
        <w:rPr>
          <w:i/>
        </w:rPr>
        <w:t>F</w:t>
      </w:r>
      <w:r>
        <w:t>-statistic used for detecting epistasis, the problem of inflation that we describe here arises due to two forces. First, when there is imperfect LD between causal variant</w:t>
      </w:r>
      <w:r w:rsidR="00DC2519">
        <w:t xml:space="preserve"> with large additive effect size</w:t>
      </w:r>
      <w:r>
        <w:t xml:space="preserve"> and a tagging locus nearby, the mean and the variance of the test statistic for interaction terms of the tagging locus will be inflated. Second, </w:t>
      </w:r>
      <w:r w:rsidR="006173AC">
        <w:t>a broad</w:t>
      </w:r>
      <w:r>
        <w:t xml:space="preserve"> search for epistasis</w:t>
      </w:r>
      <w:r w:rsidR="00D62E40">
        <w:t>,</w:t>
      </w:r>
      <w:r>
        <w:t xml:space="preserve"> </w:t>
      </w:r>
      <w:r w:rsidR="00D62E40">
        <w:t xml:space="preserve">in which </w:t>
      </w:r>
      <w:r w:rsidR="008B0646">
        <w:t xml:space="preserve">strict significance thresholds </w:t>
      </w:r>
      <w:r w:rsidR="00D62E40">
        <w:t xml:space="preserve">are applied, </w:t>
      </w:r>
      <w:r w:rsidR="006173AC">
        <w:t xml:space="preserve">is liable </w:t>
      </w:r>
      <w:r w:rsidR="008B0646">
        <w:t xml:space="preserve">to </w:t>
      </w:r>
      <w:r>
        <w:t>ascertain</w:t>
      </w:r>
      <w:r w:rsidR="006173AC">
        <w:t xml:space="preserve"> </w:t>
      </w:r>
      <w:r w:rsidR="00D62E40">
        <w:t xml:space="preserve">for </w:t>
      </w:r>
      <w:r>
        <w:t xml:space="preserve">loci </w:t>
      </w:r>
      <w:r w:rsidR="006173AC">
        <w:t xml:space="preserve">that have LD properties with large additive variants that </w:t>
      </w:r>
      <w:proofErr w:type="spellStart"/>
      <w:r>
        <w:t>maximise</w:t>
      </w:r>
      <w:r w:rsidR="00D62E40">
        <w:t>s</w:t>
      </w:r>
      <w:proofErr w:type="spellEnd"/>
      <w:r>
        <w:t xml:space="preserve"> test statistic inflation. </w:t>
      </w:r>
    </w:p>
    <w:p w14:paraId="434FF1C0" w14:textId="5151F03A" w:rsidR="00F566C4" w:rsidRPr="00F566C4" w:rsidRDefault="002A2A7F" w:rsidP="008B4CBB">
      <w:pPr>
        <w:pStyle w:val="BodyText"/>
      </w:pPr>
      <w:r>
        <w:t xml:space="preserve">Going forwards, adjusting for fine-mapped additive effects should be done routinely when testing for interactions as it is likely </w:t>
      </w:r>
      <w:r w:rsidR="00A269FF">
        <w:t>to reduce test statistic inflation at the least</w:t>
      </w:r>
      <w:r>
        <w:t xml:space="preserve">. </w:t>
      </w:r>
      <w:r w:rsidR="00F97779">
        <w:t xml:space="preserve">Per locus permutation testing can control this problem </w:t>
      </w:r>
      <w:r>
        <w:t xml:space="preserve">fully </w:t>
      </w:r>
      <w:r w:rsidR="00F97779">
        <w:t>but</w:t>
      </w:r>
      <w:r>
        <w:t xml:space="preserve"> will be difficult to apply</w:t>
      </w:r>
      <w:r w:rsidR="00F97779">
        <w:t xml:space="preserve"> </w:t>
      </w:r>
      <w:r>
        <w:t>at scale</w:t>
      </w:r>
      <w:r w:rsidR="004A19E9">
        <w:t xml:space="preserve">. </w:t>
      </w:r>
      <w:r>
        <w:t>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w:t>
      </w:r>
      <w:r w:rsidR="00766F21">
        <w:t>be substantial</w:t>
      </w:r>
      <w:r>
        <w:t>.</w:t>
      </w:r>
    </w:p>
    <w:p w14:paraId="3F62D956" w14:textId="77777777" w:rsidR="00850746" w:rsidRDefault="00850746" w:rsidP="001572B8">
      <w:pPr>
        <w:pStyle w:val="FirstParagraph"/>
      </w:pPr>
    </w:p>
    <w:p w14:paraId="4CB68073" w14:textId="77777777" w:rsidR="009C1170" w:rsidRDefault="009C1170" w:rsidP="00D229D5">
      <w:pPr>
        <w:pStyle w:val="Heading2"/>
      </w:pPr>
      <w:bookmarkStart w:id="2" w:name="methods"/>
    </w:p>
    <w:bookmarkEnd w:id="2"/>
    <w:p w14:paraId="64471BEA" w14:textId="77777777" w:rsidR="007B1008" w:rsidRDefault="007B1008" w:rsidP="007B1008">
      <w:pPr>
        <w:pStyle w:val="FirstParagraph"/>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5727FA">
      <w:pPr>
        <w:jc w:val="both"/>
      </w:pPr>
      <w:r>
        <w:t xml:space="preserve">GH was funded by the </w:t>
      </w:r>
      <w:proofErr w:type="spellStart"/>
      <w:r>
        <w:t>Wellcome</w:t>
      </w:r>
      <w:proofErr w:type="spellEnd"/>
      <w:r>
        <w:t xml:space="preserv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r>
        <w:t>References</w:t>
      </w:r>
    </w:p>
    <w:p w14:paraId="543D11EA" w14:textId="0CBEA944" w:rsidR="008F7F55" w:rsidRPr="008F7F55" w:rsidRDefault="00D229D5" w:rsidP="008F7F55">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F7F55" w:rsidRPr="008F7F55">
        <w:rPr>
          <w:rFonts w:ascii="Cambria" w:hAnsi="Cambria" w:cs="Times New Roman"/>
          <w:noProof/>
        </w:rPr>
        <w:t>1.</w:t>
      </w:r>
      <w:r w:rsidR="008F7F55" w:rsidRPr="008F7F55">
        <w:rPr>
          <w:rFonts w:ascii="Cambria" w:hAnsi="Cambria" w:cs="Times New Roman"/>
          <w:noProof/>
        </w:rPr>
        <w:tab/>
        <w:t xml:space="preserve">Hemani, G. </w:t>
      </w:r>
      <w:r w:rsidR="008F7F55" w:rsidRPr="008F7F55">
        <w:rPr>
          <w:rFonts w:ascii="Cambria" w:hAnsi="Cambria" w:cs="Times New Roman"/>
          <w:i/>
          <w:iCs/>
          <w:noProof/>
        </w:rPr>
        <w:t>et al.</w:t>
      </w:r>
      <w:r w:rsidR="008F7F55" w:rsidRPr="008F7F55">
        <w:rPr>
          <w:rFonts w:ascii="Cambria" w:hAnsi="Cambria" w:cs="Times New Roman"/>
          <w:noProof/>
        </w:rPr>
        <w:t xml:space="preserve"> Detection and replication of epistasis influencing transcription in humans. </w:t>
      </w:r>
      <w:r w:rsidR="008F7F55" w:rsidRPr="008F7F55">
        <w:rPr>
          <w:rFonts w:ascii="Cambria" w:hAnsi="Cambria" w:cs="Times New Roman"/>
          <w:i/>
          <w:iCs/>
          <w:noProof/>
        </w:rPr>
        <w:t>Nature</w:t>
      </w:r>
      <w:r w:rsidR="008F7F55" w:rsidRPr="008F7F55">
        <w:rPr>
          <w:rFonts w:ascii="Cambria" w:hAnsi="Cambria" w:cs="Times New Roman"/>
          <w:noProof/>
        </w:rPr>
        <w:t xml:space="preserve"> </w:t>
      </w:r>
      <w:r w:rsidR="008F7F55" w:rsidRPr="008F7F55">
        <w:rPr>
          <w:rFonts w:ascii="Cambria" w:hAnsi="Cambria" w:cs="Times New Roman"/>
          <w:b/>
          <w:bCs/>
          <w:noProof/>
        </w:rPr>
        <w:t>10</w:t>
      </w:r>
      <w:r w:rsidR="008F7F55" w:rsidRPr="008F7F55">
        <w:rPr>
          <w:rFonts w:ascii="Cambria" w:hAnsi="Cambria" w:cs="Times New Roman"/>
          <w:noProof/>
        </w:rPr>
        <w:t>, 249–53 (2014).</w:t>
      </w:r>
    </w:p>
    <w:p w14:paraId="45E5251C"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2.</w:t>
      </w:r>
      <w:r w:rsidRPr="008F7F55">
        <w:rPr>
          <w:rFonts w:ascii="Cambria" w:hAnsi="Cambria" w:cs="Times New Roman"/>
          <w:noProof/>
        </w:rPr>
        <w:tab/>
        <w:t xml:space="preserve">Hemani, G., Theocharidis, A., Wei, W. &amp; Haley, C. EpiGPU: exhaustive pairwise epistasis scans parallelized on consumer level graphics cards. </w:t>
      </w:r>
      <w:r w:rsidRPr="008F7F55">
        <w:rPr>
          <w:rFonts w:ascii="Cambria" w:hAnsi="Cambria" w:cs="Times New Roman"/>
          <w:i/>
          <w:iCs/>
          <w:noProof/>
        </w:rPr>
        <w:t>Bioinformatics</w:t>
      </w:r>
      <w:r w:rsidRPr="008F7F55">
        <w:rPr>
          <w:rFonts w:ascii="Cambria" w:hAnsi="Cambria" w:cs="Times New Roman"/>
          <w:noProof/>
        </w:rPr>
        <w:t xml:space="preserve"> </w:t>
      </w:r>
      <w:r w:rsidRPr="008F7F55">
        <w:rPr>
          <w:rFonts w:ascii="Cambria" w:hAnsi="Cambria" w:cs="Times New Roman"/>
          <w:b/>
          <w:bCs/>
          <w:noProof/>
        </w:rPr>
        <w:t>27</w:t>
      </w:r>
      <w:r w:rsidRPr="008F7F55">
        <w:rPr>
          <w:rFonts w:ascii="Cambria" w:hAnsi="Cambria" w:cs="Times New Roman"/>
          <w:noProof/>
        </w:rPr>
        <w:t>, 1462–5 (2011).</w:t>
      </w:r>
    </w:p>
    <w:p w14:paraId="02CD7A9E"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3.</w:t>
      </w:r>
      <w:r w:rsidRPr="008F7F55">
        <w:rPr>
          <w:rFonts w:ascii="Cambria" w:hAnsi="Cambria" w:cs="Times New Roman"/>
          <w:noProof/>
        </w:rPr>
        <w:tab/>
        <w:t xml:space="preserve">Cockerham, C. C. An extension of the concept of partitioning hereditary variance for analysis of covariances among relatives when epistasis is present. </w:t>
      </w:r>
      <w:r w:rsidRPr="008F7F55">
        <w:rPr>
          <w:rFonts w:ascii="Cambria" w:hAnsi="Cambria" w:cs="Times New Roman"/>
          <w:i/>
          <w:iCs/>
          <w:noProof/>
        </w:rPr>
        <w:t>Genetics</w:t>
      </w:r>
      <w:r w:rsidRPr="008F7F55">
        <w:rPr>
          <w:rFonts w:ascii="Cambria" w:hAnsi="Cambria" w:cs="Times New Roman"/>
          <w:noProof/>
        </w:rPr>
        <w:t xml:space="preserve"> </w:t>
      </w:r>
      <w:r w:rsidRPr="008F7F55">
        <w:rPr>
          <w:rFonts w:ascii="Cambria" w:hAnsi="Cambria" w:cs="Times New Roman"/>
          <w:b/>
          <w:bCs/>
          <w:noProof/>
        </w:rPr>
        <w:t>39</w:t>
      </w:r>
      <w:r w:rsidRPr="008F7F55">
        <w:rPr>
          <w:rFonts w:ascii="Cambria" w:hAnsi="Cambria" w:cs="Times New Roman"/>
          <w:noProof/>
        </w:rPr>
        <w:t>, 859–882 (1954).</w:t>
      </w:r>
    </w:p>
    <w:p w14:paraId="1FE5B1E7"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4.</w:t>
      </w:r>
      <w:r w:rsidRPr="008F7F55">
        <w:rPr>
          <w:rFonts w:ascii="Cambria" w:hAnsi="Cambria" w:cs="Times New Roman"/>
          <w:noProof/>
        </w:rPr>
        <w:tab/>
        <w:t xml:space="preserve">Cordell, H. J. Epistasis: what it means, what it doesn’t mean, and statistical methods to detect it in humans. </w:t>
      </w:r>
      <w:r w:rsidRPr="008F7F55">
        <w:rPr>
          <w:rFonts w:ascii="Cambria" w:hAnsi="Cambria" w:cs="Times New Roman"/>
          <w:i/>
          <w:iCs/>
          <w:noProof/>
        </w:rPr>
        <w:t>Hum. Mol. Genet.</w:t>
      </w:r>
      <w:r w:rsidRPr="008F7F55">
        <w:rPr>
          <w:rFonts w:ascii="Cambria" w:hAnsi="Cambria" w:cs="Times New Roman"/>
          <w:noProof/>
        </w:rPr>
        <w:t xml:space="preserve"> </w:t>
      </w:r>
      <w:r w:rsidRPr="008F7F55">
        <w:rPr>
          <w:rFonts w:ascii="Cambria" w:hAnsi="Cambria" w:cs="Times New Roman"/>
          <w:b/>
          <w:bCs/>
          <w:noProof/>
        </w:rPr>
        <w:t>11</w:t>
      </w:r>
      <w:r w:rsidRPr="008F7F55">
        <w:rPr>
          <w:rFonts w:ascii="Cambria" w:hAnsi="Cambria" w:cs="Times New Roman"/>
          <w:noProof/>
        </w:rPr>
        <w:t>, 2463–2468 (2002).</w:t>
      </w:r>
    </w:p>
    <w:p w14:paraId="49E6AEBB"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5.</w:t>
      </w:r>
      <w:r w:rsidRPr="008F7F55">
        <w:rPr>
          <w:rFonts w:ascii="Cambria" w:hAnsi="Cambria" w:cs="Times New Roman"/>
          <w:noProof/>
        </w:rPr>
        <w:tab/>
        <w:t xml:space="preserve">Wei, W.-H., Hemani, G. &amp; Haley, C. S. Detecting epistasis in human complex traits. </w:t>
      </w:r>
      <w:r w:rsidRPr="008F7F55">
        <w:rPr>
          <w:rFonts w:ascii="Cambria" w:hAnsi="Cambria" w:cs="Times New Roman"/>
          <w:i/>
          <w:iCs/>
          <w:noProof/>
        </w:rPr>
        <w:t>Nat. Rev. Genet.</w:t>
      </w:r>
      <w:r w:rsidRPr="008F7F55">
        <w:rPr>
          <w:rFonts w:ascii="Cambria" w:hAnsi="Cambria" w:cs="Times New Roman"/>
          <w:noProof/>
        </w:rPr>
        <w:t xml:space="preserve"> (2014). doi:10.1038/nrg3747</w:t>
      </w:r>
    </w:p>
    <w:p w14:paraId="31CA152D"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6.</w:t>
      </w:r>
      <w:r w:rsidRPr="008F7F55">
        <w:rPr>
          <w:rFonts w:ascii="Cambria" w:hAnsi="Cambria" w:cs="Times New Roman"/>
          <w:noProof/>
        </w:rPr>
        <w:tab/>
        <w:t xml:space="preserve">Wood, A. R.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3–E5 (2014).</w:t>
      </w:r>
    </w:p>
    <w:p w14:paraId="309B1FA3"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7.</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5 (2014).</w:t>
      </w:r>
    </w:p>
    <w:p w14:paraId="4A19843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8.</w:t>
      </w:r>
      <w:r w:rsidRPr="008F7F55">
        <w:rPr>
          <w:rFonts w:ascii="Cambria" w:hAnsi="Cambria" w:cs="Times New Roman"/>
          <w:noProof/>
        </w:rPr>
        <w:tab/>
        <w:t xml:space="preserve">de los Campos, G., Sorensen, D. A. &amp; Toro, M. A. Imperfect Linkage Disequilibrium Generates Phantom Epistasis (&amp;amp; Perils of Big Data). </w:t>
      </w:r>
      <w:r w:rsidRPr="008F7F55">
        <w:rPr>
          <w:rFonts w:ascii="Cambria" w:hAnsi="Cambria" w:cs="Times New Roman"/>
          <w:i/>
          <w:iCs/>
          <w:noProof/>
        </w:rPr>
        <w:t>G3&amp;amp;#58; Genes|Genomes|Genetics</w:t>
      </w:r>
      <w:r w:rsidRPr="008F7F55">
        <w:rPr>
          <w:rFonts w:ascii="Cambria" w:hAnsi="Cambria" w:cs="Times New Roman"/>
          <w:noProof/>
        </w:rPr>
        <w:t xml:space="preserve"> </w:t>
      </w:r>
      <w:r w:rsidRPr="008F7F55">
        <w:rPr>
          <w:rFonts w:ascii="Cambria" w:hAnsi="Cambria" w:cs="Times New Roman"/>
          <w:b/>
          <w:bCs/>
          <w:noProof/>
        </w:rPr>
        <w:t>9</w:t>
      </w:r>
      <w:r w:rsidRPr="008F7F55">
        <w:rPr>
          <w:rFonts w:ascii="Cambria" w:hAnsi="Cambria" w:cs="Times New Roman"/>
          <w:noProof/>
        </w:rPr>
        <w:t>, 1429–1436 (2019).</w:t>
      </w:r>
    </w:p>
    <w:p w14:paraId="4FF1D6D8"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9.</w:t>
      </w:r>
      <w:r w:rsidRPr="008F7F55">
        <w:rPr>
          <w:rFonts w:ascii="Cambria" w:hAnsi="Cambria" w:cs="Times New Roman"/>
          <w:noProof/>
        </w:rPr>
        <w:tab/>
        <w:t xml:space="preserve">Yang, J. </w:t>
      </w:r>
      <w:r w:rsidRPr="008F7F55">
        <w:rPr>
          <w:rFonts w:ascii="Cambria" w:hAnsi="Cambria" w:cs="Times New Roman"/>
          <w:i/>
          <w:iCs/>
          <w:noProof/>
        </w:rPr>
        <w:t>et al.</w:t>
      </w:r>
      <w:r w:rsidRPr="008F7F55">
        <w:rPr>
          <w:rFonts w:ascii="Cambria" w:hAnsi="Cambria" w:cs="Times New Roman"/>
          <w:noProof/>
        </w:rPr>
        <w:t xml:space="preserve"> Genomic inflation factors under polygenic inheritance. </w:t>
      </w:r>
      <w:r w:rsidRPr="008F7F55">
        <w:rPr>
          <w:rFonts w:ascii="Cambria" w:hAnsi="Cambria" w:cs="Times New Roman"/>
          <w:i/>
          <w:iCs/>
          <w:noProof/>
        </w:rPr>
        <w:t>Eur. J. Hum. Genet.</w:t>
      </w:r>
      <w:r w:rsidRPr="008F7F55">
        <w:rPr>
          <w:rFonts w:ascii="Cambria" w:hAnsi="Cambria" w:cs="Times New Roman"/>
          <w:noProof/>
        </w:rPr>
        <w:t xml:space="preserve"> </w:t>
      </w:r>
      <w:r w:rsidRPr="008F7F55">
        <w:rPr>
          <w:rFonts w:ascii="Cambria" w:hAnsi="Cambria" w:cs="Times New Roman"/>
          <w:b/>
          <w:bCs/>
          <w:noProof/>
        </w:rPr>
        <w:t>19</w:t>
      </w:r>
      <w:r w:rsidRPr="008F7F55">
        <w:rPr>
          <w:rFonts w:ascii="Cambria" w:hAnsi="Cambria" w:cs="Times New Roman"/>
          <w:noProof/>
        </w:rPr>
        <w:t>, 807–12 (2011).</w:t>
      </w:r>
    </w:p>
    <w:p w14:paraId="0BCC046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10.</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Inference of the Genetic Architecture Underlying BMI and Height with the Use of 20,240 Sibling Pairs. </w:t>
      </w:r>
      <w:r w:rsidRPr="008F7F55">
        <w:rPr>
          <w:rFonts w:ascii="Cambria" w:hAnsi="Cambria" w:cs="Times New Roman"/>
          <w:i/>
          <w:iCs/>
          <w:noProof/>
        </w:rPr>
        <w:t>Am. J. Hum. Genet.</w:t>
      </w:r>
      <w:r w:rsidRPr="008F7F55">
        <w:rPr>
          <w:rFonts w:ascii="Cambria" w:hAnsi="Cambria" w:cs="Times New Roman"/>
          <w:noProof/>
        </w:rPr>
        <w:t xml:space="preserve"> </w:t>
      </w:r>
      <w:r w:rsidRPr="008F7F55">
        <w:rPr>
          <w:rFonts w:ascii="Cambria" w:hAnsi="Cambria" w:cs="Times New Roman"/>
          <w:b/>
          <w:bCs/>
          <w:noProof/>
        </w:rPr>
        <w:t>93</w:t>
      </w:r>
      <w:r w:rsidRPr="008F7F55">
        <w:rPr>
          <w:rFonts w:ascii="Cambria" w:hAnsi="Cambria" w:cs="Times New Roman"/>
          <w:noProof/>
        </w:rPr>
        <w:t>, 865–875 (2013).</w:t>
      </w:r>
    </w:p>
    <w:p w14:paraId="2CD16E0F" w14:textId="77777777" w:rsidR="008F7F55" w:rsidRPr="008F7F55" w:rsidRDefault="008F7F55" w:rsidP="008F7F55">
      <w:pPr>
        <w:widowControl w:val="0"/>
        <w:autoSpaceDE w:val="0"/>
        <w:autoSpaceDN w:val="0"/>
        <w:adjustRightInd w:val="0"/>
        <w:spacing w:before="180" w:after="180"/>
        <w:ind w:left="640" w:hanging="640"/>
        <w:rPr>
          <w:rFonts w:ascii="Cambria" w:hAnsi="Cambria"/>
          <w:noProof/>
        </w:rPr>
      </w:pPr>
      <w:r w:rsidRPr="008F7F55">
        <w:rPr>
          <w:rFonts w:ascii="Cambria" w:hAnsi="Cambria" w:cs="Times New Roman"/>
          <w:noProof/>
        </w:rPr>
        <w:t>11.</w:t>
      </w:r>
      <w:r w:rsidRPr="008F7F55">
        <w:rPr>
          <w:rFonts w:ascii="Cambria" w:hAnsi="Cambria" w:cs="Times New Roman"/>
          <w:noProof/>
        </w:rPr>
        <w:tab/>
        <w:t xml:space="preserve">Gaunt, T. R. &amp; Davey Smith, G. ENOS and coronary artery disease: Publication bias and the eclipse of hypothesis-driven meta-analysis in genetic association studies. </w:t>
      </w:r>
      <w:r w:rsidRPr="008F7F55">
        <w:rPr>
          <w:rFonts w:ascii="Cambria" w:hAnsi="Cambria" w:cs="Times New Roman"/>
          <w:i/>
          <w:iCs/>
          <w:noProof/>
        </w:rPr>
        <w:t>Gene</w:t>
      </w:r>
      <w:r w:rsidRPr="008F7F55">
        <w:rPr>
          <w:rFonts w:ascii="Cambria" w:hAnsi="Cambria" w:cs="Times New Roman"/>
          <w:noProof/>
        </w:rPr>
        <w:t xml:space="preserve"> </w:t>
      </w:r>
      <w:r w:rsidRPr="008F7F55">
        <w:rPr>
          <w:rFonts w:ascii="Cambria" w:hAnsi="Cambria" w:cs="Times New Roman"/>
          <w:b/>
          <w:bCs/>
          <w:noProof/>
        </w:rPr>
        <w:t>556</w:t>
      </w:r>
      <w:r w:rsidRPr="008F7F55">
        <w:rPr>
          <w:rFonts w:ascii="Cambria" w:hAnsi="Cambria" w:cs="Times New Roman"/>
          <w:noProof/>
        </w:rPr>
        <w:t>, 257–258 (2015).</w:t>
      </w:r>
    </w:p>
    <w:p w14:paraId="18EE23D1" w14:textId="09E9FBBE" w:rsidR="009654A9" w:rsidRDefault="00D229D5" w:rsidP="00420D7C">
      <w:pPr>
        <w:widowControl w:val="0"/>
        <w:autoSpaceDE w:val="0"/>
        <w:autoSpaceDN w:val="0"/>
        <w:adjustRightInd w:val="0"/>
        <w:spacing w:before="180" w:after="180"/>
      </w:pPr>
      <w:r>
        <w:lastRenderedPageBreak/>
        <w:fldChar w:fldCharType="end"/>
      </w:r>
    </w:p>
    <w:sectPr w:rsidR="009654A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3A2AB" w14:textId="77777777" w:rsidR="00775E79" w:rsidRDefault="00775E79">
      <w:pPr>
        <w:spacing w:after="0"/>
      </w:pPr>
      <w:r>
        <w:separator/>
      </w:r>
    </w:p>
  </w:endnote>
  <w:endnote w:type="continuationSeparator" w:id="0">
    <w:p w14:paraId="6E70569C" w14:textId="77777777" w:rsidR="00775E79" w:rsidRDefault="00775E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50E93" w14:textId="77777777" w:rsidR="00775E79" w:rsidRDefault="00775E79">
      <w:pPr>
        <w:spacing w:after="0"/>
      </w:pPr>
      <w:r>
        <w:separator/>
      </w:r>
    </w:p>
  </w:footnote>
  <w:footnote w:type="continuationSeparator" w:id="0">
    <w:p w14:paraId="74887CE6" w14:textId="77777777" w:rsidR="00775E79" w:rsidRDefault="00775E7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64AB7"/>
    <w:rsid w:val="00072457"/>
    <w:rsid w:val="00074839"/>
    <w:rsid w:val="000763FC"/>
    <w:rsid w:val="000C07E1"/>
    <w:rsid w:val="000C5966"/>
    <w:rsid w:val="000D32DB"/>
    <w:rsid w:val="000D3F37"/>
    <w:rsid w:val="000E64D4"/>
    <w:rsid w:val="00113C37"/>
    <w:rsid w:val="0012052D"/>
    <w:rsid w:val="0012311E"/>
    <w:rsid w:val="00124077"/>
    <w:rsid w:val="00144593"/>
    <w:rsid w:val="00151055"/>
    <w:rsid w:val="001572B8"/>
    <w:rsid w:val="00164F8E"/>
    <w:rsid w:val="001815C5"/>
    <w:rsid w:val="00181D42"/>
    <w:rsid w:val="00187E6C"/>
    <w:rsid w:val="0019498E"/>
    <w:rsid w:val="00195BD8"/>
    <w:rsid w:val="001B6B71"/>
    <w:rsid w:val="001C4D99"/>
    <w:rsid w:val="001C7D9E"/>
    <w:rsid w:val="00205D95"/>
    <w:rsid w:val="002224E5"/>
    <w:rsid w:val="00231F77"/>
    <w:rsid w:val="00237C53"/>
    <w:rsid w:val="00256173"/>
    <w:rsid w:val="00261FF6"/>
    <w:rsid w:val="00265934"/>
    <w:rsid w:val="00266F30"/>
    <w:rsid w:val="002673ED"/>
    <w:rsid w:val="00281EAE"/>
    <w:rsid w:val="00285D58"/>
    <w:rsid w:val="00296833"/>
    <w:rsid w:val="002A2A7F"/>
    <w:rsid w:val="002B59C8"/>
    <w:rsid w:val="002C3FEB"/>
    <w:rsid w:val="002C4AA0"/>
    <w:rsid w:val="002E2B83"/>
    <w:rsid w:val="0031267D"/>
    <w:rsid w:val="00321EA1"/>
    <w:rsid w:val="00336F62"/>
    <w:rsid w:val="00344582"/>
    <w:rsid w:val="00350F91"/>
    <w:rsid w:val="00353D47"/>
    <w:rsid w:val="003753F0"/>
    <w:rsid w:val="003805C3"/>
    <w:rsid w:val="003834C3"/>
    <w:rsid w:val="00390E84"/>
    <w:rsid w:val="003A3AAA"/>
    <w:rsid w:val="003B5002"/>
    <w:rsid w:val="003B7E04"/>
    <w:rsid w:val="003C70A6"/>
    <w:rsid w:val="00417E7B"/>
    <w:rsid w:val="00420D7C"/>
    <w:rsid w:val="004215D4"/>
    <w:rsid w:val="00422258"/>
    <w:rsid w:val="00425151"/>
    <w:rsid w:val="00434116"/>
    <w:rsid w:val="00435DA5"/>
    <w:rsid w:val="00442CD0"/>
    <w:rsid w:val="0045332D"/>
    <w:rsid w:val="004860C5"/>
    <w:rsid w:val="004900D4"/>
    <w:rsid w:val="004A0652"/>
    <w:rsid w:val="004A19E9"/>
    <w:rsid w:val="004B3FF0"/>
    <w:rsid w:val="004B7B51"/>
    <w:rsid w:val="004C7C54"/>
    <w:rsid w:val="004D109F"/>
    <w:rsid w:val="004E29B3"/>
    <w:rsid w:val="004E5556"/>
    <w:rsid w:val="004E6CDE"/>
    <w:rsid w:val="00511E17"/>
    <w:rsid w:val="00541A40"/>
    <w:rsid w:val="005727FA"/>
    <w:rsid w:val="00574337"/>
    <w:rsid w:val="00583F24"/>
    <w:rsid w:val="0059042E"/>
    <w:rsid w:val="00590D07"/>
    <w:rsid w:val="005952C2"/>
    <w:rsid w:val="00595B82"/>
    <w:rsid w:val="005A0D64"/>
    <w:rsid w:val="005B293C"/>
    <w:rsid w:val="005B3B59"/>
    <w:rsid w:val="005B5C67"/>
    <w:rsid w:val="005B7894"/>
    <w:rsid w:val="005C067A"/>
    <w:rsid w:val="005C0C65"/>
    <w:rsid w:val="005C70F4"/>
    <w:rsid w:val="005E019F"/>
    <w:rsid w:val="006173AC"/>
    <w:rsid w:val="00620896"/>
    <w:rsid w:val="00624E3A"/>
    <w:rsid w:val="00626DFC"/>
    <w:rsid w:val="006348EB"/>
    <w:rsid w:val="006349C1"/>
    <w:rsid w:val="00646387"/>
    <w:rsid w:val="006506C9"/>
    <w:rsid w:val="006511AB"/>
    <w:rsid w:val="00656C40"/>
    <w:rsid w:val="0067161B"/>
    <w:rsid w:val="00671FF1"/>
    <w:rsid w:val="00691C75"/>
    <w:rsid w:val="00693254"/>
    <w:rsid w:val="006C6F69"/>
    <w:rsid w:val="006D0098"/>
    <w:rsid w:val="006D067A"/>
    <w:rsid w:val="006E774A"/>
    <w:rsid w:val="006F26F1"/>
    <w:rsid w:val="00721735"/>
    <w:rsid w:val="0072243F"/>
    <w:rsid w:val="00725672"/>
    <w:rsid w:val="00740F6D"/>
    <w:rsid w:val="00742126"/>
    <w:rsid w:val="00751145"/>
    <w:rsid w:val="00754D53"/>
    <w:rsid w:val="00756E73"/>
    <w:rsid w:val="00766274"/>
    <w:rsid w:val="00766F21"/>
    <w:rsid w:val="00770080"/>
    <w:rsid w:val="00775E79"/>
    <w:rsid w:val="00783236"/>
    <w:rsid w:val="00784D58"/>
    <w:rsid w:val="00795585"/>
    <w:rsid w:val="00796EC5"/>
    <w:rsid w:val="007B1008"/>
    <w:rsid w:val="007B4C48"/>
    <w:rsid w:val="007B7860"/>
    <w:rsid w:val="007C5419"/>
    <w:rsid w:val="007D3CEE"/>
    <w:rsid w:val="007D3D8C"/>
    <w:rsid w:val="007F7EED"/>
    <w:rsid w:val="00803FD2"/>
    <w:rsid w:val="00806BFC"/>
    <w:rsid w:val="008103CD"/>
    <w:rsid w:val="00813FCE"/>
    <w:rsid w:val="00816C77"/>
    <w:rsid w:val="0082003C"/>
    <w:rsid w:val="00850746"/>
    <w:rsid w:val="008535EB"/>
    <w:rsid w:val="008541CB"/>
    <w:rsid w:val="008728B3"/>
    <w:rsid w:val="0087352A"/>
    <w:rsid w:val="008744D1"/>
    <w:rsid w:val="00892793"/>
    <w:rsid w:val="008B0646"/>
    <w:rsid w:val="008B4CBB"/>
    <w:rsid w:val="008C3B4A"/>
    <w:rsid w:val="008D1A43"/>
    <w:rsid w:val="008D6863"/>
    <w:rsid w:val="008F28AC"/>
    <w:rsid w:val="008F4346"/>
    <w:rsid w:val="008F7F55"/>
    <w:rsid w:val="00907788"/>
    <w:rsid w:val="00923A73"/>
    <w:rsid w:val="00923E14"/>
    <w:rsid w:val="00931B66"/>
    <w:rsid w:val="009417AC"/>
    <w:rsid w:val="00942811"/>
    <w:rsid w:val="00954D23"/>
    <w:rsid w:val="009654A9"/>
    <w:rsid w:val="00966A1E"/>
    <w:rsid w:val="00977D79"/>
    <w:rsid w:val="009834D1"/>
    <w:rsid w:val="009840E7"/>
    <w:rsid w:val="009854D5"/>
    <w:rsid w:val="00990BC3"/>
    <w:rsid w:val="009A127E"/>
    <w:rsid w:val="009A2396"/>
    <w:rsid w:val="009A6ECF"/>
    <w:rsid w:val="009B3D1C"/>
    <w:rsid w:val="009C1170"/>
    <w:rsid w:val="009C587C"/>
    <w:rsid w:val="009D6954"/>
    <w:rsid w:val="00A1379A"/>
    <w:rsid w:val="00A23F47"/>
    <w:rsid w:val="00A269FF"/>
    <w:rsid w:val="00A46AA5"/>
    <w:rsid w:val="00A76F68"/>
    <w:rsid w:val="00A77B67"/>
    <w:rsid w:val="00AC68EB"/>
    <w:rsid w:val="00AF4C8A"/>
    <w:rsid w:val="00B106BB"/>
    <w:rsid w:val="00B10FA1"/>
    <w:rsid w:val="00B1279D"/>
    <w:rsid w:val="00B20FDA"/>
    <w:rsid w:val="00B30D43"/>
    <w:rsid w:val="00B37331"/>
    <w:rsid w:val="00B40718"/>
    <w:rsid w:val="00B55C2A"/>
    <w:rsid w:val="00B731AD"/>
    <w:rsid w:val="00B77755"/>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A4B99"/>
    <w:rsid w:val="00CE14E1"/>
    <w:rsid w:val="00D00271"/>
    <w:rsid w:val="00D22278"/>
    <w:rsid w:val="00D229D5"/>
    <w:rsid w:val="00D27652"/>
    <w:rsid w:val="00D27FC5"/>
    <w:rsid w:val="00D526E8"/>
    <w:rsid w:val="00D62E40"/>
    <w:rsid w:val="00D83C51"/>
    <w:rsid w:val="00D95259"/>
    <w:rsid w:val="00DA2E36"/>
    <w:rsid w:val="00DC2519"/>
    <w:rsid w:val="00DD3442"/>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14DBD"/>
    <w:rsid w:val="00F21C4A"/>
    <w:rsid w:val="00F23542"/>
    <w:rsid w:val="00F35CF4"/>
    <w:rsid w:val="00F46020"/>
    <w:rsid w:val="00F50111"/>
    <w:rsid w:val="00F50FAA"/>
    <w:rsid w:val="00F54B01"/>
    <w:rsid w:val="00F55C7D"/>
    <w:rsid w:val="00F566C4"/>
    <w:rsid w:val="00F573F2"/>
    <w:rsid w:val="00F661B2"/>
    <w:rsid w:val="00F674AF"/>
    <w:rsid w:val="00F775F1"/>
    <w:rsid w:val="00F822AE"/>
    <w:rsid w:val="00F90673"/>
    <w:rsid w:val="00F94CA6"/>
    <w:rsid w:val="00F97779"/>
    <w:rsid w:val="00FB2D97"/>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 w:type="paragraph" w:styleId="Revision">
    <w:name w:val="Revision"/>
    <w:hidden/>
    <w:semiHidden/>
    <w:rsid w:val="009417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86F2D-A3F1-604F-855C-6D364C72F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6089</Words>
  <Characters>34710</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4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8</cp:revision>
  <cp:lastPrinted>2020-05-28T04:59:00Z</cp:lastPrinted>
  <dcterms:created xsi:type="dcterms:W3CDTF">2020-05-28T13:15:00Z</dcterms:created>
  <dcterms:modified xsi:type="dcterms:W3CDTF">2020-05-2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